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793B0C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TUGAS 1</w:t>
      </w:r>
    </w:p>
    <w:p w14:paraId="1BDB0E4F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Nama</w:t>
      </w: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: Cahya Kamila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aulid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1910131220013)</w:t>
      </w:r>
    </w:p>
    <w:p w14:paraId="3DC0A319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: Esty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Hairi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1910131320007)</w:t>
      </w:r>
    </w:p>
    <w:p w14:paraId="223DCAFA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ata Kuliah</w:t>
      </w:r>
      <w:r>
        <w:rPr>
          <w:rFonts w:ascii="Times New Roman" w:eastAsia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Masyarakat</w:t>
      </w:r>
    </w:p>
    <w:p w14:paraId="37A0AAF1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Har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ab/>
        <w:t>: Senin, 22 Agustus 2022</w:t>
      </w:r>
    </w:p>
    <w:p w14:paraId="29CABC63" w14:textId="77777777" w:rsidR="00C83C67" w:rsidRDefault="00C83C67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1A9FDD3" w14:textId="77777777" w:rsidR="00C83C67" w:rsidRDefault="00000000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j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terlibat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(IT)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ur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epolis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dang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vir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pada CCTV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igital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forensi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>!</w:t>
      </w:r>
    </w:p>
    <w:tbl>
      <w:tblPr>
        <w:tblStyle w:val="a"/>
        <w:tblW w:w="935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9350"/>
      </w:tblGrid>
      <w:tr w:rsidR="00C83C67" w14:paraId="1508D78A" w14:textId="77777777">
        <w:tc>
          <w:tcPr>
            <w:tcW w:w="9350" w:type="dxa"/>
            <w:tcBorders>
              <w:top w:val="single" w:sz="4" w:space="0" w:color="333333"/>
              <w:left w:val="single" w:sz="4" w:space="0" w:color="333333"/>
              <w:bottom w:val="single" w:sz="4" w:space="0" w:color="333333"/>
              <w:right w:val="single" w:sz="4" w:space="0" w:color="333333"/>
            </w:tcBorders>
          </w:tcPr>
          <w:p w14:paraId="517B7C04" w14:textId="77777777" w:rsidR="00C83C67" w:rsidRDefault="00000000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ab/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erit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ng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ng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erbincangan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ol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mb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ol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jad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am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uncu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ubl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mul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inggal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rigad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Pada Senin (11/7/2022)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ba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inggal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rigad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ketahu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mas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luarga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rigad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J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ggo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rimob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kabar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ingg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uni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k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mb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  <w:hyperlink r:id="rId7">
              <w:r>
                <w:rPr>
                  <w:rFonts w:ascii="Times New Roman" w:eastAsia="Times New Roman" w:hAnsi="Times New Roman" w:cs="Times New Roman"/>
                  <w:color w:val="0000FF"/>
                  <w:sz w:val="24"/>
                  <w:szCs w:val="24"/>
                  <w:u w:val="single"/>
                </w:rPr>
                <w:t>https://manado.tribunnews.com/2022/07/15/awal-mula-kasus-polisi-tembak-polisi-terungkap-sebab-ajudan-kadiv-propam-brigadir-j-meninggal-dunia</w:t>
              </w:r>
            </w:hyperlink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. Pada tulis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kam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aha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en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tap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knolog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lib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095182AB" w14:textId="77777777" w:rsidR="00C83C67" w:rsidRDefault="00000000">
            <w:pPr>
              <w:spacing w:line="360" w:lineRule="auto"/>
              <w:ind w:firstLine="720"/>
              <w:jc w:val="both"/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ar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nyak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kam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m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terlib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T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k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CCTV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kat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"Kami juga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bahw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rumah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CCTV-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ny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kurang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du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yang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lalu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,.</w:t>
            </w:r>
            <w:proofErr w:type="gram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Sehingg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kami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dapatk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rekamanny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),"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imbuh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Budhi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Mapolres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Jaksel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, Selasa (12/7) (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: </w:t>
            </w:r>
            <w:hyperlink r:id="rId8">
              <w:r>
                <w:rPr>
                  <w:rFonts w:ascii="Times New Roman" w:eastAsia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s://www.cnnindonesia.com/nasional/20220821071928-12-837041/misteri-cctv-di-rumah-dinas-ferdy-sambo-rusak-tapi-kini-ditemukan</w:t>
              </w:r>
            </w:hyperlink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</w:rPr>
              <w:t xml:space="preserve">).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elai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in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wanca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rtaw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Tempo, Riky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erdiant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kam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m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link: </w:t>
            </w:r>
            <w:hyperlink r:id="rId9">
              <w:r>
                <w:rPr>
                  <w:rFonts w:ascii="Times New Roman" w:eastAsia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s://www.youtube.com/watch?v=uZvkcrPonnk</w:t>
              </w:r>
            </w:hyperlink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duku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CCTV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erole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elid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o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tp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yang man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me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me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il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laka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ti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telusu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nya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man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um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r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wi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eng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rop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ti.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tem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l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opy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and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external 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harddis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l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mp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laptop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ptop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ndi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kondisi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Laptop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jad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sa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hu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yere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in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nggungjawab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um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wi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ngg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wi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eng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program.</w:t>
            </w:r>
          </w:p>
          <w:p w14:paraId="170E8C1A" w14:textId="77777777" w:rsidR="00C83C67" w:rsidRDefault="00000000">
            <w:pPr>
              <w:spacing w:line="360" w:lineRule="auto"/>
              <w:ind w:firstLine="72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ari Ahli Digita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bimany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chjoewidaj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Bagi Abimany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berhasi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polis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dapat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bal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gital video recorder (DVR) CCTV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hil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24217AD8" w14:textId="77777777" w:rsidR="00C83C67" w:rsidRDefault="00000000">
            <w:pPr>
              <w:numPr>
                <w:ilvl w:val="0"/>
                <w:numId w:val="1"/>
              </w:numPr>
              <w:spacing w:line="360" w:lineRule="auto"/>
              <w:ind w:left="70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kan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rdis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hingg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ulih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bal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cover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33726931" w14:textId="77777777" w:rsidR="00C83C67" w:rsidRDefault="00000000">
            <w:pPr>
              <w:numPr>
                <w:ilvl w:val="0"/>
                <w:numId w:val="1"/>
              </w:numPr>
              <w:spacing w:line="360" w:lineRule="auto"/>
              <w:ind w:left="70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d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k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CCTV dan DVR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hilang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473A4388" w14:textId="77777777" w:rsidR="00C83C67" w:rsidRDefault="00000000">
            <w:pPr>
              <w:spacing w:line="360" w:lineRule="auto"/>
              <w:ind w:left="708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m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elu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usn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cadang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d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ketahu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bimany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nfere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er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polis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jum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sit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polis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k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rdis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kstern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re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D, tablet, DVR CCTV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Dure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g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laptop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re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ll. "Ja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tap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copy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sal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Karen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on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, 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ar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ki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-backup," </w:t>
            </w:r>
          </w:p>
          <w:p w14:paraId="213DA43B" w14:textId="77777777" w:rsidR="00C83C67" w:rsidRDefault="00000000">
            <w:pPr>
              <w:spacing w:line="360" w:lineRule="auto"/>
              <w:ind w:left="708"/>
              <w:jc w:val="both"/>
              <w:rPr>
                <w:rFonts w:ascii="Arial" w:eastAsia="Arial" w:hAnsi="Arial" w:cs="Arial"/>
                <w:color w:val="323233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  <w:hyperlink r:id="rId10">
              <w:r>
                <w:rPr>
                  <w:rFonts w:ascii="Times New Roman" w:eastAsia="Times New Roman" w:hAnsi="Times New Roman" w:cs="Times New Roman"/>
                  <w:color w:val="1155CC"/>
                  <w:sz w:val="24"/>
                  <w:szCs w:val="24"/>
                  <w:u w:val="single"/>
                </w:rPr>
                <w:t>https://www.tribunnews.com/nasional/2022/08/22/4-alasan-cctv-di-rumah-ferdy-sambo-kemungkinan-sudah-diedit-menurut-ahli-digital-forensik</w:t>
              </w:r>
            </w:hyperlink>
            <w:r>
              <w:rPr>
                <w:rFonts w:ascii="Arial" w:eastAsia="Arial" w:hAnsi="Arial" w:cs="Arial"/>
                <w:color w:val="323233"/>
                <w:sz w:val="20"/>
                <w:szCs w:val="20"/>
              </w:rPr>
              <w:t>).</w:t>
            </w:r>
          </w:p>
          <w:p w14:paraId="54D22D85" w14:textId="146C6090" w:rsidR="00C83C67" w:rsidRDefault="00000000">
            <w:pPr>
              <w:spacing w:line="360" w:lineRule="auto"/>
              <w:ind w:firstLine="72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digita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bid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ilm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menyelidik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digital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bertuju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pengumpu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mengembal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digital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analis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digita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,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kejah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melalu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komuni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smartphone, tablet, laptop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penggu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  <w:highlight w:val="white"/>
              </w:rPr>
              <w:t>lainny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begin" w:fldLock="1"/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instrText>ADDIN CSL_CITATION {"citationItems":[{"id":"ITEM-1","itemData":{"abstract":"… d. Encrypt &amp; Decrypt Engine : berfungsi untuk keamanan aplikasi yang lebih tinggi, SSD sering menggunakan enkripsi seperti AES 256 yaitu algoritma cyptographic untuk mengamankan data … SOLID STATE DRIVE (SSD) NVMe HASH VALUE / MD5 Adata XPG SX6000 Lite xxx …","author":[{"dropping-particle":"","family":"Pranoto","given":"Wisnu","non-dropping-particle":"","parse-names":false,"suffix":""}],"id":"ITEM-1","issued":{"date-parts":[["2020"]]},"title":"Penerapan Metode Live Forensics Untuk Akuisisi Pada Solid State Drive ( SSD ) NVMe Fungsi TRIM","type":"article-journal"},"uris":["http://www.mendeley.com/documents/?uuid=94ccb27e-f126-4237-afa1-73c102a0400a"]}],"mendeley":{"formattedCitation":"(Pranoto, 2020)","plainTextFormattedCitation":"(Pranoto, 2020)","previouslyFormattedCitation":"(Pranoto, 2020)"},"properties":{"noteIndex":0},"schema":"https://github.com/citation-style-language/schema/raw/master/csl-citation.json"}</w:instrTex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separate"/>
            </w:r>
            <w:r w:rsidR="00902004" w:rsidRPr="00902004">
              <w:rPr>
                <w:rFonts w:ascii="Times New Roman" w:eastAsia="Times New Roman" w:hAnsi="Times New Roman" w:cs="Times New Roman"/>
                <w:noProof/>
                <w:color w:val="333333"/>
                <w:sz w:val="24"/>
                <w:szCs w:val="24"/>
                <w:highlight w:val="white"/>
              </w:rPr>
              <w:t>(Pranoto, 2020)</w: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digital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melakuk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pemeriksa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setiap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barang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bukti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elektronik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rangk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mencari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data-data digital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berkait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kejahat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pelakuny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. Dalam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tesis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ditulis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oleh </w: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begin" w:fldLock="1"/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instrText>ADDIN CSL_CITATION {"citationItems":[{"id":"ITEM-1","itemData":{"abstract":"… d. Encrypt &amp; Decrypt Engine : berfungsi untuk keamanan aplikasi yang lebih tinggi, SSD sering menggunakan enkripsi seperti AES 256 yaitu algoritma cyptographic untuk mengamankan data … SOLID STATE DRIVE (SSD) NVMe HASH VALUE / MD5 Adata XPG SX6000 Lite xxx …","author":[{"dropping-particle":"","family":"Pranoto","given":"Wisnu","non-dropping-particle":"","parse-names":false,"suffix":""}],"id":"ITEM-1","issued":{"date-parts":[["2020"]]},"title":"Penerapan Metode Live Forensics Untuk Akuisisi Pada Solid State Drive ( SSD ) NVMe Fungsi TRIM","type":"article-journal"},"uris":["http://www.mendeley.com/documents/?uuid=94ccb27e-f126-4237-afa1-73c102a0400a"]}],"mendeley":{"formattedCitation":"(Pranoto, 2020)","plainTextFormattedCitation":"(Pranoto, 2020)"},"properties":{"noteIndex":0},"schema":"https://github.com/citation-style-language/schema/raw/master/csl-citation.json"}</w:instrTex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separate"/>
            </w:r>
            <w:r w:rsidR="00902004" w:rsidRPr="00902004">
              <w:rPr>
                <w:rFonts w:ascii="Times New Roman" w:eastAsia="Times New Roman" w:hAnsi="Times New Roman" w:cs="Times New Roman"/>
                <w:noProof/>
                <w:color w:val="333333"/>
                <w:sz w:val="24"/>
                <w:szCs w:val="24"/>
                <w:highlight w:val="white"/>
              </w:rPr>
              <w:t>(Pranoto, 2020)</w:t>
            </w:r>
            <w:r w:rsidR="00902004"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fldChar w:fldCharType="end"/>
            </w:r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yellow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terdapat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seperti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kemungkin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>disebutkan</w:t>
            </w:r>
            <w:proofErr w:type="spellEnd"/>
            <w:r>
              <w:rPr>
                <w:rFonts w:ascii="Times New Roman" w:eastAsia="Times New Roman" w:hAnsi="Times New Roman" w:cs="Times New Roman"/>
                <w:color w:val="333333"/>
                <w:sz w:val="24"/>
                <w:szCs w:val="24"/>
                <w:highlight w:val="white"/>
              </w:rPr>
              <w:t xml:space="preserve"> oleh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hli Digita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Abimanyu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chjoewidaj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ma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us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ukan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rdis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hingg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pulih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bal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recovery. </w:t>
            </w:r>
          </w:p>
          <w:p w14:paraId="1E29291A" w14:textId="77777777" w:rsidR="00C83C67" w:rsidRDefault="00000000">
            <w:pPr>
              <w:spacing w:line="360" w:lineRule="auto"/>
              <w:ind w:firstLine="72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k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mu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rup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2C1A7F7F" w14:textId="4316EA9E" w:rsidR="00C83C67" w:rsidRDefault="00000000">
            <w:pPr>
              <w:numPr>
                <w:ilvl w:val="0"/>
                <w:numId w:val="2"/>
              </w:numPr>
              <w:spacing w:line="360" w:lineRule="auto"/>
              <w:ind w:left="45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mu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2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laptop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ksperim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asa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SD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VM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dalam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pe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icrosof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ndows 10.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2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rt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ma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rt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d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file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nipu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du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laptop investigator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recovery SSD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VM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kenari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mu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0F99F5B2" w14:textId="09F8C913" w:rsidR="00C83C67" w:rsidRDefault="00902004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ngkah-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ngk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embal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k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207356E0" w14:textId="09C17768" w:rsidR="00C83C67" w:rsidRDefault="00000000" w:rsidP="00902004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hap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vestig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</w:t>
            </w:r>
            <w:r w:rsidR="004C224A">
              <w:rPr>
                <w:rFonts w:ascii="Times New Roman" w:eastAsia="Times New Roman" w:hAnsi="Times New Roman" w:cs="Times New Roman"/>
                <w:sz w:val="24"/>
                <w:szCs w:val="24"/>
              </w:rPr>
              <w:t>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mul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SD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VM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bag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2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rt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vestig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ntara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m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art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2,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covery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meriks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analisi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covery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anti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ja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pe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ndows 10 pro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ng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TRIM </w:t>
            </w:r>
            <w:r w:rsidRPr="00623B3E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disabl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taupu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23B3E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enabl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file-fil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hanyal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file </w:t>
            </w:r>
            <w:r w:rsidRPr="00623B3E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non</w:t>
            </w:r>
            <w:r w:rsidR="004C224A" w:rsidRPr="00623B3E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-</w:t>
            </w:r>
            <w:r w:rsidRPr="00623B3E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volatile 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sangku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l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ok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yimpan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file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lanjut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erap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tam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re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ny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ad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oper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indows 10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mungkin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mat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Jik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at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ompute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nt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at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selur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d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jal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gangg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seluru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k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elit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rlu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koneks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be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sb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SD SATA (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ksterna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D834D4" w:rsidRPr="00D834D4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ve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r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recovery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Tahap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vestig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orensi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akuisi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SD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NVM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berikut</w:t>
            </w:r>
            <w:proofErr w:type="spellEnd"/>
            <w:r w:rsidR="004C224A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  <w:p w14:paraId="476B4627" w14:textId="77777777" w:rsidR="00902004" w:rsidRDefault="00000000" w:rsidP="00902004">
            <w:pPr>
              <w:keepNext/>
              <w:spacing w:line="360" w:lineRule="auto"/>
              <w:ind w:firstLine="720"/>
              <w:jc w:val="center"/>
            </w:pPr>
            <w:r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  <w:drawing>
                <wp:inline distT="114300" distB="114300" distL="114300" distR="114300" wp14:anchorId="485E41C3" wp14:editId="5A1711F2">
                  <wp:extent cx="2305180" cy="1944370"/>
                  <wp:effectExtent l="0" t="0" r="0" b="0"/>
                  <wp:docPr id="1" name="image1.png"/>
                  <wp:cNvGraphicFramePr/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age1.png"/>
                          <pic:cNvPicPr preferRelativeResize="0"/>
                        </pic:nvPicPr>
                        <pic:blipFill>
                          <a:blip r:embed="rId11"/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06405" cy="1945403"/>
                          </a:xfrm>
                          <a:prstGeom prst="rect">
                            <a:avLst/>
                          </a:prstGeom>
                          <a:ln/>
                        </pic:spPr>
                      </pic:pic>
                    </a:graphicData>
                  </a:graphic>
                </wp:inline>
              </w:drawing>
            </w:r>
          </w:p>
          <w:p w14:paraId="19275587" w14:textId="638940CE" w:rsidR="00C83C67" w:rsidRDefault="004C224A" w:rsidP="004C224A">
            <w:pPr>
              <w:pStyle w:val="Caption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</w:rPr>
              <w:tab/>
            </w:r>
            <w:r w:rsidR="00902004" w:rsidRPr="00902004">
              <w:rPr>
                <w:rFonts w:ascii="Times New Roman" w:hAnsi="Times New Roman" w:cs="Times New Roman"/>
              </w:rPr>
              <w:t xml:space="preserve">Figure </w:t>
            </w:r>
            <w:r w:rsidR="00902004" w:rsidRPr="00902004">
              <w:rPr>
                <w:rFonts w:ascii="Times New Roman" w:hAnsi="Times New Roman" w:cs="Times New Roman"/>
              </w:rPr>
              <w:fldChar w:fldCharType="begin"/>
            </w:r>
            <w:r w:rsidR="00902004" w:rsidRPr="00902004">
              <w:rPr>
                <w:rFonts w:ascii="Times New Roman" w:hAnsi="Times New Roman" w:cs="Times New Roman"/>
              </w:rPr>
              <w:instrText xml:space="preserve"> SEQ Figure \* ARABIC </w:instrText>
            </w:r>
            <w:r w:rsidR="00902004" w:rsidRPr="00902004">
              <w:rPr>
                <w:rFonts w:ascii="Times New Roman" w:hAnsi="Times New Roman" w:cs="Times New Roman"/>
              </w:rPr>
              <w:fldChar w:fldCharType="separate"/>
            </w:r>
            <w:r w:rsidR="004B6EB7">
              <w:rPr>
                <w:rFonts w:ascii="Times New Roman" w:hAnsi="Times New Roman" w:cs="Times New Roman"/>
                <w:noProof/>
              </w:rPr>
              <w:t>1</w:t>
            </w:r>
            <w:r w:rsidR="00902004" w:rsidRPr="00902004">
              <w:rPr>
                <w:rFonts w:ascii="Times New Roman" w:hAnsi="Times New Roman" w:cs="Times New Roman"/>
              </w:rPr>
              <w:fldChar w:fldCharType="end"/>
            </w:r>
            <w:r w:rsidR="00902004" w:rsidRPr="00902004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="00902004" w:rsidRPr="00902004">
              <w:rPr>
                <w:rFonts w:ascii="Times New Roman" w:hAnsi="Times New Roman" w:cs="Times New Roman"/>
              </w:rPr>
              <w:t>Tahapan</w:t>
            </w:r>
            <w:proofErr w:type="spellEnd"/>
            <w:r w:rsidR="00902004" w:rsidRPr="00902004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="00902004" w:rsidRPr="00902004">
              <w:rPr>
                <w:rFonts w:ascii="Times New Roman" w:hAnsi="Times New Roman" w:cs="Times New Roman"/>
              </w:rPr>
              <w:t>Investigasi</w:t>
            </w:r>
            <w:proofErr w:type="spellEnd"/>
            <w:r w:rsidR="00902004" w:rsidRPr="00902004">
              <w:rPr>
                <w:rFonts w:ascii="Times New Roman" w:hAnsi="Times New Roman" w:cs="Times New Roman"/>
              </w:rPr>
              <w:t xml:space="preserve"> SSD </w:t>
            </w:r>
            <w:proofErr w:type="spellStart"/>
            <w:r w:rsidR="00902004" w:rsidRPr="00902004">
              <w:rPr>
                <w:rFonts w:ascii="Times New Roman" w:hAnsi="Times New Roman" w:cs="Times New Roman"/>
              </w:rPr>
              <w:t>NVMe</w:t>
            </w:r>
            <w:proofErr w:type="spellEnd"/>
          </w:p>
        </w:tc>
      </w:tr>
    </w:tbl>
    <w:p w14:paraId="5F9DEF99" w14:textId="0758A8C4" w:rsidR="00C83C67" w:rsidRDefault="00C83C67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48FDB6E5" w14:textId="77777777" w:rsidR="00C83C67" w:rsidRDefault="00C83C67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sectPr w:rsidR="00C83C67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360DA1"/>
    <w:multiLevelType w:val="multilevel"/>
    <w:tmpl w:val="0C36BFE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" w15:restartNumberingAfterBreak="0">
    <w:nsid w:val="53C160C0"/>
    <w:multiLevelType w:val="multilevel"/>
    <w:tmpl w:val="05E0AB7E"/>
    <w:lvl w:ilvl="0">
      <w:start w:val="1"/>
      <w:numFmt w:val="bullet"/>
      <w:lvlText w:val="●"/>
      <w:lvlJc w:val="left"/>
      <w:pPr>
        <w:ind w:left="144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216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88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360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432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504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76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648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7200" w:hanging="360"/>
      </w:pPr>
      <w:rPr>
        <w:u w:val="none"/>
      </w:rPr>
    </w:lvl>
  </w:abstractNum>
  <w:num w:numId="1" w16cid:durableId="1162698255">
    <w:abstractNumId w:val="1"/>
  </w:num>
  <w:num w:numId="2" w16cid:durableId="186720608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83C67"/>
    <w:rsid w:val="00363B15"/>
    <w:rsid w:val="004B6EB7"/>
    <w:rsid w:val="004C224A"/>
    <w:rsid w:val="00623B3E"/>
    <w:rsid w:val="00902004"/>
    <w:rsid w:val="00C83C67"/>
    <w:rsid w:val="00D834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C08517"/>
  <w15:docId w15:val="{C663CABE-5BF2-49E1-8BD3-2931ED11A2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table" w:styleId="TableGrid">
    <w:name w:val="Table Grid"/>
    <w:basedOn w:val="TableNormal"/>
    <w:uiPriority w:val="39"/>
    <w:rsid w:val="005313C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CD6B8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D6B8D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82CCE"/>
    <w:rPr>
      <w:color w:val="605E5C"/>
      <w:shd w:val="clear" w:color="auto" w:fill="E1DFDD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a">
    <w:basedOn w:val="TableNormal"/>
    <w:pPr>
      <w:spacing w:after="0" w:line="240" w:lineRule="auto"/>
    </w:pPr>
    <w:tblPr>
      <w:tblStyleRowBandSize w:val="1"/>
      <w:tblStyleColBandSize w:val="1"/>
    </w:tblPr>
  </w:style>
  <w:style w:type="paragraph" w:styleId="Caption">
    <w:name w:val="caption"/>
    <w:basedOn w:val="Normal"/>
    <w:next w:val="Normal"/>
    <w:uiPriority w:val="35"/>
    <w:unhideWhenUsed/>
    <w:qFormat/>
    <w:rsid w:val="00902004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nnindonesia.com/nasional/20220821071928-12-837041/misteri-cctv-di-rumah-dinas-ferdy-sambo-rusak-tapi-kini-ditemukan" TargetMode="Externa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hyperlink" Target="https://manado.tribunnews.com/2022/07/15/awal-mula-kasus-polisi-tembak-polisi-terungkap-sebab-ajudan-kadiv-propam-brigadir-j-meninggal-dunia" TargetMode="Externa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0" Type="http://schemas.openxmlformats.org/officeDocument/2006/relationships/hyperlink" Target="https://www.tribunnews.com/nasional/2022/08/22/4-alasan-cctv-di-rumah-ferdy-sambo-kemungkinan-sudah-diedit-menurut-ahli-digital-forensik" TargetMode="External"/><Relationship Id="rId4" Type="http://schemas.openxmlformats.org/officeDocument/2006/relationships/styles" Target="styles.xml"/><Relationship Id="rId9" Type="http://schemas.openxmlformats.org/officeDocument/2006/relationships/hyperlink" Target="https://www.youtube.com/watch?v=uZvkcrPonn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jPzVa1JCKN8t4XXnzracNnOfU/jA==">AMUW2mV1WCCCJDjgEkO/+fFPtn6BimDwNoXlFdQfd7+7qqVPjkNEPRxXuExA4HzKC4hA4lGKHJiEdbuf6ir4YtIrWWrdFQ3UWB2n7JpOUlNOlL3oHqsK3O8=</go:docsCustomData>
</go:gDocsCustomXmlDataStorage>
</file>

<file path=customXml/itemProps1.xml><?xml version="1.0" encoding="utf-8"?>
<ds:datastoreItem xmlns:ds="http://schemas.openxmlformats.org/officeDocument/2006/customXml" ds:itemID="{AB26E58C-5A47-4534-8060-16307359C7F6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1265</Words>
  <Characters>7215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deapad3.5ghe@outlook.com</dc:creator>
  <cp:lastModifiedBy>ideapad3.5ghe@outlook.com</cp:lastModifiedBy>
  <cp:revision>5</cp:revision>
  <cp:lastPrinted>2022-08-27T21:46:00Z</cp:lastPrinted>
  <dcterms:created xsi:type="dcterms:W3CDTF">2022-08-27T18:32:00Z</dcterms:created>
  <dcterms:modified xsi:type="dcterms:W3CDTF">2022-08-27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a8725f-3e01-3f46-ae92-0d0d020902bb</vt:lpwstr>
  </property>
  <property fmtid="{D5CDD505-2E9C-101B-9397-08002B2CF9AE}" pid="24" name="Mendeley Citation Style_1">
    <vt:lpwstr>http://www.zotero.org/styles/apa</vt:lpwstr>
  </property>
</Properties>
</file>